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82AEA" w:rsidRPr="007F2AD6" w:rsidRDefault="00182AEA" w:rsidP="00182AEA">
      <w:pPr>
        <w:pStyle w:val="Heading1"/>
      </w:pPr>
      <w:r w:rsidRPr="00AC77C2">
        <w:t>DAFTAR PUSTAKA</w:t>
      </w:r>
    </w:p>
    <w:p w:rsidR="00182AEA" w:rsidRDefault="00182AEA" w:rsidP="00182A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uku:</w:t>
      </w:r>
    </w:p>
    <w:p w:rsidR="00182AEA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Hasan, M., &amp; Muhammad, A. (2018)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1| </w:t>
      </w:r>
      <w:r w:rsidRPr="009B35E7">
        <w:rPr>
          <w:rFonts w:ascii="Times New Roman" w:hAnsi="Times New Roman" w:cs="Times New Roman"/>
          <w:i/>
          <w:iCs/>
          <w:noProof/>
          <w:sz w:val="24"/>
          <w:szCs w:val="24"/>
        </w:rPr>
        <w:t>Pembangunan Ekonomi</w:t>
      </w:r>
      <w:r w:rsidRPr="009B35E7">
        <w:rPr>
          <w:rFonts w:ascii="Times New Roman" w:hAnsi="Times New Roman" w:cs="Times New Roman"/>
          <w:i/>
          <w:noProof/>
          <w:sz w:val="24"/>
          <w:szCs w:val="24"/>
        </w:rPr>
        <w:t>&amp; Pemberdayaan Masyarakat Strategi Pengembangan Manusia dalam Prespektif Ekonomi Lokal. Edisi Kedua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V. Nur Lina.</w:t>
      </w:r>
    </w:p>
    <w:p w:rsidR="00182AEA" w:rsidRPr="00AC77C2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ri Juliana Siburian. 2020. </w:t>
      </w:r>
      <w:r w:rsidRPr="009728F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Produk Domestik Regional Bruto Kabupaten/Kota se-Sumatera Utara Menurut Pengeluaran Tahun 2014-2018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Medan: Badan Pusat Statistik Provinsi Sumatera Utara.</w:t>
      </w:r>
    </w:p>
    <w:p w:rsidR="00182AEA" w:rsidRPr="00AC77C2" w:rsidRDefault="00182AEA" w:rsidP="00182AEA">
      <w:pPr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Sri, H., Sukesi, &amp; Kanty, H. (2019). Manajemen UMKM dan Koperasi: Optimalisasi Ekonomi Masyarakat Pesisir Pantai. In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Unitomo Press</w:t>
      </w:r>
      <w:r w:rsidRPr="00AC77C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82AEA" w:rsidRDefault="00182AEA" w:rsidP="00182AEA">
      <w:pPr>
        <w:tabs>
          <w:tab w:val="left" w:pos="7568"/>
        </w:tabs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gramStart"/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gioyo.</w:t>
      </w:r>
      <w:proofErr w:type="gramEnd"/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2017. </w:t>
      </w:r>
      <w:r w:rsidRPr="009728F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Metode Penelitian Kuantitatif, Kualitatif, dan R (edk.20)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andung</w:t>
      </w:r>
      <w:proofErr w:type="gramStart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:Alfabeta</w:t>
      </w:r>
      <w:proofErr w:type="gramEnd"/>
    </w:p>
    <w:p w:rsidR="00182AEA" w:rsidRPr="00AC77C2" w:rsidRDefault="00182AEA" w:rsidP="00182AEA">
      <w:pPr>
        <w:tabs>
          <w:tab w:val="left" w:pos="7568"/>
        </w:tabs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ukirno, Sadono. 2016. </w:t>
      </w:r>
      <w:r w:rsidRPr="009728F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 xml:space="preserve">Ekonomi Pembangunan (Proses, masalah, dan kebijakan). 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encana Prenada.Jakarta.</w:t>
      </w:r>
    </w:p>
    <w:p w:rsidR="00182AEA" w:rsidRPr="00AC77C2" w:rsidRDefault="00182AEA" w:rsidP="00182AEA">
      <w:pPr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proofErr w:type="gramStart"/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odaro, Michael P. dan Stephen C. Smith.</w:t>
      </w:r>
      <w:proofErr w:type="gramEnd"/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2016. </w:t>
      </w:r>
      <w:r w:rsidRPr="009728F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Pembangunan Ekonomi (edisi kesembilan, jilid I).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Jakarta: Erlangga. 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ulus Tambunan. 2012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Pr="009728FE">
        <w:rPr>
          <w:rFonts w:ascii="Times New Roman" w:hAnsi="Times New Roman" w:cs="Times New Roman"/>
          <w:i/>
          <w:color w:val="222222"/>
          <w:sz w:val="24"/>
          <w:szCs w:val="24"/>
          <w:shd w:val="clear" w:color="auto" w:fill="FFFFFF"/>
        </w:rPr>
        <w:t>Usaha Mikro Kecil Dan Menengah Di Indonesia, Isu-Isu Penting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Jakarta:LP3ES.</w:t>
      </w:r>
    </w:p>
    <w:p w:rsidR="00182AEA" w:rsidRPr="00573DD7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Jurnal:</w:t>
      </w:r>
    </w:p>
    <w:p w:rsidR="00182AEA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77C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C77C2">
        <w:rPr>
          <w:rFonts w:ascii="Times New Roman" w:hAnsi="Times New Roman" w:cs="Times New Roman"/>
          <w:sz w:val="24"/>
          <w:szCs w:val="24"/>
        </w:rPr>
        <w:fldChar w:fldCharType="separate"/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Andiny, P., Ekonomi, F., &amp; Samudra, U. (2018)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Analisis Pemberdayaan Usaha Mikro Kecil dan Menengah ( UMKM ) sebagai upaya Penanggulangan Kemiskinan di Kota Langsa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C77C2">
        <w:rPr>
          <w:rFonts w:ascii="Times New Roman" w:hAnsi="Times New Roman" w:cs="Times New Roman"/>
          <w:noProof/>
          <w:sz w:val="24"/>
          <w:szCs w:val="24"/>
        </w:rPr>
        <w:t>(1), 31–37.</w:t>
      </w:r>
    </w:p>
    <w:p w:rsidR="00182AEA" w:rsidRPr="00573DD7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Aulia, R. (2021). </w:t>
      </w:r>
      <w:r w:rsidRPr="005705D5">
        <w:rPr>
          <w:rFonts w:ascii="Times New Roman" w:hAnsi="Times New Roman" w:cs="Times New Roman"/>
          <w:i/>
          <w:noProof/>
          <w:sz w:val="24"/>
          <w:szCs w:val="24"/>
        </w:rPr>
        <w:t>Pengaruh pertumbuhan umkm terhadap pertumbuhan ekonomi di ponorogo periode 2013-2017 skripsi.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Hendri, H., Syofyan, E., &amp; Idris, I. (2019). The Influence of Fiscal Decentralization on Economic Growth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Sumatra Journal of Disaster, Geography and Geography Education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(2), 146–151. 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Lamazi, L. (2020). Pengaruh UMKM terhadap Pertumbuhan Ekonomi di Sumatera Selatan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Juripol (Jurnal Institusi Politeknik Ganesha Medan)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(1), 103–108. </w:t>
      </w:r>
    </w:p>
    <w:p w:rsidR="00182AEA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182AEA" w:rsidSect="00F25816">
          <w:headerReference w:type="default" r:id="rId8"/>
          <w:footerReference w:type="default" r:id="rId9"/>
          <w:pgSz w:w="11907" w:h="16839" w:code="9"/>
          <w:pgMar w:top="2268" w:right="1701" w:bottom="1701" w:left="2268" w:header="709" w:footer="709" w:gutter="0"/>
          <w:pgNumType w:start="83"/>
          <w:cols w:space="708"/>
          <w:docGrid w:linePitch="360"/>
        </w:sectPr>
      </w:pP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ursidi, M. I., &amp; Wulandari, S. (2021). Seminar Nasional Sains dan Teknologi Informasi (SENSASI) Analisis Perkembangan Usaha Mikro, Kecil, Menengah (UMKM) Dalam Mendukung Pertumbuhan Ekonomi di Kota Medan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Agustus</w:t>
      </w:r>
      <w:r w:rsidRPr="00AC77C2">
        <w:rPr>
          <w:rFonts w:ascii="Times New Roman" w:hAnsi="Times New Roman" w:cs="Times New Roman"/>
          <w:noProof/>
          <w:sz w:val="24"/>
          <w:szCs w:val="24"/>
        </w:rPr>
        <w:t>, 196–198.</w:t>
      </w:r>
    </w:p>
    <w:p w:rsidR="00182AEA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Riska. (2020). Pengaruh Jumlah UMKM dan Jumlah tenaga Kerja Terhadap Pertumbuhan Ekonomi di Kota Makassar. In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Skripsi Jurusan Ilmu Ekonomi FEBI UIN Alauddin Makassar</w:t>
      </w:r>
      <w:r w:rsidRPr="00AC77C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182AEA" w:rsidRPr="005705D5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omhadhoni, P., Faizah, D.Z., &amp; Afifah, N. (2019). Pengaruh Produk Domestik regional Bruto (PDRB) Daerah terhadap Pertumbuhan Ekonomi dan Tingkat Pengangguran Terbuka di Provinsi DKI Jakarta. </w:t>
      </w:r>
      <w:r>
        <w:rPr>
          <w:rFonts w:ascii="Times New Roman" w:hAnsi="Times New Roman" w:cs="Times New Roman"/>
          <w:i/>
          <w:noProof/>
          <w:sz w:val="24"/>
          <w:szCs w:val="24"/>
        </w:rPr>
        <w:t>Jurnal Matematika Integrtaif, 14</w:t>
      </w:r>
      <w:r>
        <w:rPr>
          <w:rFonts w:ascii="Times New Roman" w:hAnsi="Times New Roman" w:cs="Times New Roman"/>
          <w:noProof/>
          <w:sz w:val="24"/>
          <w:szCs w:val="24"/>
        </w:rPr>
        <w:t>(2), 113.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>Sari, I. A., 1, Wahyuhastuti, N., 2, Yunus, M., &amp; 3. (2021). Msme development strategy in central java province through a s</w:t>
      </w:r>
      <w:r>
        <w:rPr>
          <w:rFonts w:ascii="Times New Roman" w:hAnsi="Times New Roman" w:cs="Times New Roman"/>
          <w:noProof/>
          <w:sz w:val="24"/>
          <w:szCs w:val="24"/>
        </w:rPr>
        <w:t>wot balanced scorecard analysis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approach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Monex: Journal of Accounting Research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C77C2">
        <w:rPr>
          <w:rFonts w:ascii="Times New Roman" w:hAnsi="Times New Roman" w:cs="Times New Roman"/>
          <w:noProof/>
          <w:sz w:val="24"/>
          <w:szCs w:val="24"/>
        </w:rPr>
        <w:t>, 184–193.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Sari, I. U., &amp; Saputra, A. (2020). the Influence of Small and Medium Enterprise Growth, Investment, and Labor on Economic Growth in Batam City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JIM UPB (Jurnal Ilmiah Manajemen Universitas Putera Batam)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(1), 31–36. </w:t>
      </w:r>
    </w:p>
    <w:p w:rsidR="00182AEA" w:rsidRPr="00D52BC6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Sidin, C., &amp; Indiarti, M. (2020). PENGARUH JUMLAH USAHA MIKRO KECIL MENENGAH DAN JUMLAH TENAGA KERJA UMKM </w:t>
      </w:r>
      <w:r w:rsidRPr="00AC77C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77C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C77C2">
        <w:rPr>
          <w:rFonts w:ascii="Times New Roman" w:hAnsi="Times New Roman" w:cs="Times New Roman"/>
          <w:sz w:val="24"/>
          <w:szCs w:val="24"/>
        </w:rPr>
        <w:fldChar w:fldCharType="separate"/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Andiny, P., Ekonomi, F., &amp; Samudra, U. (2018)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Analisis Pemberdayaan Usaha Mikro Kecil dan Menengah ( UMKM ) sebagai upaya Penanggulangan Kemiskinan di Kota Langsa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C77C2">
        <w:rPr>
          <w:rFonts w:ascii="Times New Roman" w:hAnsi="Times New Roman" w:cs="Times New Roman"/>
          <w:noProof/>
          <w:sz w:val="24"/>
          <w:szCs w:val="24"/>
        </w:rPr>
        <w:t>(1), 31–37.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Suryati, D., &amp; Salkiah, B. (2019). Analisis Program Pemberdayaan Ekonomi Kerakyatan Pada Umkm Di Kota Mataram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Media Bina Ilmiah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(12), 1823. 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Suwarno, S., &amp; Pramono, T. (2020). Analisis Swot Balanced Scorecard (Bsc) Dalam Kebijakan Pengembangan Umkm Batik Di Kabupaten Kediri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E-Jurnal Ekonomi Dan Bisnis Universitas Udayana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653. </w:t>
      </w:r>
    </w:p>
    <w:p w:rsidR="00182AEA" w:rsidRPr="00AC77C2" w:rsidRDefault="00182AEA" w:rsidP="00182AEA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Tasyim, D., Kawung, G. M. V, &amp; ... (2021). Pengaruh Jumlah Unit Usaha Umkm Dan Pdrb Terhadap Penyerapan Tenaga Kerja Di Sulawesi Utara.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… : Jurnal Riset Ekonomi …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C77C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C77C2">
        <w:rPr>
          <w:rFonts w:ascii="Times New Roman" w:hAnsi="Times New Roman" w:cs="Times New Roman"/>
          <w:noProof/>
          <w:sz w:val="24"/>
          <w:szCs w:val="24"/>
        </w:rPr>
        <w:t xml:space="preserve">(3), 391–400. </w:t>
      </w:r>
    </w:p>
    <w:p w:rsidR="00182AEA" w:rsidRDefault="00182AEA" w:rsidP="00182AEA">
      <w:pPr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AC77C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Web:</w:t>
      </w:r>
    </w:p>
    <w:p w:rsidR="00182AEA" w:rsidRPr="00AC77C2" w:rsidRDefault="00182AEA" w:rsidP="00182AEA">
      <w:pPr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ttps://deliserdangkab.bps.go.id/.</w:t>
      </w:r>
    </w:p>
    <w:p w:rsidR="00182AEA" w:rsidRPr="00AC77C2" w:rsidRDefault="00182AEA" w:rsidP="00182AEA">
      <w:pPr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lastRenderedPageBreak/>
        <w:t>https://deliserdangkab.bps.go.id/publication/2020/05/20/176bd94b20ee2b8a50adfdea/kabupaten-deli-serdan</w:t>
      </w:r>
      <w:bookmarkStart w:id="0" w:name="_GoBack"/>
      <w:bookmarkEnd w:id="0"/>
      <w:r w:rsidRPr="00AC77C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g-dalam-angka-2020.html.</w:t>
      </w: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Pr="00AC77C2" w:rsidRDefault="00182AEA" w:rsidP="00182AEA">
      <w:pPr>
        <w:spacing w:after="0"/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Pr="00AC77C2" w:rsidRDefault="00182AEA" w:rsidP="00182AEA">
      <w:pPr>
        <w:spacing w:after="0"/>
        <w:ind w:left="709" w:hanging="709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182AEA" w:rsidRPr="00AC77C2" w:rsidRDefault="00182AEA" w:rsidP="00182AEA">
      <w:pPr>
        <w:ind w:left="426" w:hanging="426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:rsidR="004B6AC7" w:rsidRPr="00E40F95" w:rsidRDefault="00182AEA" w:rsidP="00182AEA">
      <w:pPr>
        <w:spacing w:after="0" w:line="480" w:lineRule="auto"/>
        <w:jc w:val="both"/>
      </w:pPr>
      <w:r w:rsidRPr="00AC77C2"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4B6AC7" w:rsidRPr="00E40F95" w:rsidSect="00C15511">
      <w:footerReference w:type="default" r:id="rId10"/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2223B" w:rsidRDefault="00A2223B" w:rsidP="00B04EEE">
      <w:pPr>
        <w:spacing w:after="0" w:line="240" w:lineRule="auto"/>
      </w:pPr>
      <w:r>
        <w:separator/>
      </w:r>
    </w:p>
  </w:endnote>
  <w:endnote w:type="continuationSeparator" w:id="0">
    <w:p w:rsidR="00A2223B" w:rsidRDefault="00A2223B" w:rsidP="00B04E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9838711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82AEA" w:rsidRDefault="00182AE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83</w:t>
        </w:r>
        <w:r>
          <w:rPr>
            <w:noProof/>
          </w:rPr>
          <w:fldChar w:fldCharType="end"/>
        </w:r>
      </w:p>
    </w:sdtContent>
  </w:sdt>
  <w:p w:rsidR="00182AEA" w:rsidRDefault="00182AEA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E5D0D" w:rsidRDefault="00A2223B" w:rsidP="002A7E7F">
    <w:pPr>
      <w:pStyle w:val="Footer"/>
      <w:jc w:val="center"/>
      <w:rPr>
        <w:noProof/>
      </w:rPr>
    </w:pPr>
  </w:p>
  <w:p w:rsidR="00EE5D0D" w:rsidRDefault="00A2223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2223B" w:rsidRDefault="00A2223B" w:rsidP="00B04EEE">
      <w:pPr>
        <w:spacing w:after="0" w:line="240" w:lineRule="auto"/>
      </w:pPr>
      <w:r>
        <w:separator/>
      </w:r>
    </w:p>
  </w:footnote>
  <w:footnote w:type="continuationSeparator" w:id="0">
    <w:p w:rsidR="00A2223B" w:rsidRDefault="00A2223B" w:rsidP="00B04EE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82AEA" w:rsidRDefault="00182AEA" w:rsidP="001A339D">
    <w:pPr>
      <w:tabs>
        <w:tab w:val="left" w:pos="2430"/>
      </w:tabs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37015"/>
    <w:multiLevelType w:val="hybridMultilevel"/>
    <w:tmpl w:val="FEB4E66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AC10F5"/>
    <w:multiLevelType w:val="hybridMultilevel"/>
    <w:tmpl w:val="0B0C1BE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6CA1FDD"/>
    <w:multiLevelType w:val="hybridMultilevel"/>
    <w:tmpl w:val="9BA812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2367A9"/>
    <w:multiLevelType w:val="hybridMultilevel"/>
    <w:tmpl w:val="1864F7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BC1D65"/>
    <w:multiLevelType w:val="hybridMultilevel"/>
    <w:tmpl w:val="B888D2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C850552"/>
    <w:multiLevelType w:val="hybridMultilevel"/>
    <w:tmpl w:val="891698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CF84320"/>
    <w:multiLevelType w:val="hybridMultilevel"/>
    <w:tmpl w:val="B754B7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CF96287"/>
    <w:multiLevelType w:val="hybridMultilevel"/>
    <w:tmpl w:val="243ED7D6"/>
    <w:lvl w:ilvl="0" w:tplc="2628325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0DC45ACD"/>
    <w:multiLevelType w:val="hybridMultilevel"/>
    <w:tmpl w:val="D96A6A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DE77645"/>
    <w:multiLevelType w:val="hybridMultilevel"/>
    <w:tmpl w:val="40661424"/>
    <w:lvl w:ilvl="0" w:tplc="C2C82762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0F5D0755"/>
    <w:multiLevelType w:val="multilevel"/>
    <w:tmpl w:val="1864F7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FC8255E"/>
    <w:multiLevelType w:val="multilevel"/>
    <w:tmpl w:val="8A42B1D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147E6B48"/>
    <w:multiLevelType w:val="hybridMultilevel"/>
    <w:tmpl w:val="F8FEBD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4EA049E"/>
    <w:multiLevelType w:val="hybridMultilevel"/>
    <w:tmpl w:val="243A47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51F7F12"/>
    <w:multiLevelType w:val="hybridMultilevel"/>
    <w:tmpl w:val="6004E9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77642BA"/>
    <w:multiLevelType w:val="hybridMultilevel"/>
    <w:tmpl w:val="B5A862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8F06E5E"/>
    <w:multiLevelType w:val="hybridMultilevel"/>
    <w:tmpl w:val="ED649B94"/>
    <w:lvl w:ilvl="0" w:tplc="1AC4271C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ADA58B5"/>
    <w:multiLevelType w:val="hybridMultilevel"/>
    <w:tmpl w:val="D130A4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1BA664E8"/>
    <w:multiLevelType w:val="multilevel"/>
    <w:tmpl w:val="28E2B59E"/>
    <w:lvl w:ilvl="0">
      <w:start w:val="1"/>
      <w:numFmt w:val="decimal"/>
      <w:lvlText w:val="%1."/>
      <w:lvlJc w:val="left"/>
      <w:pPr>
        <w:ind w:left="717" w:hanging="360"/>
      </w:pPr>
      <w:rPr>
        <w:rFonts w:ascii="Times New Roman" w:eastAsiaTheme="minorHAnsi" w:hAnsi="Times New Roman" w:cstheme="minorBidi"/>
      </w:rPr>
    </w:lvl>
    <w:lvl w:ilvl="1">
      <w:start w:val="8"/>
      <w:numFmt w:val="decimal"/>
      <w:isLgl/>
      <w:lvlText w:val="%1.%2"/>
      <w:lvlJc w:val="left"/>
      <w:pPr>
        <w:ind w:left="837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07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7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3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3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9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9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57" w:hanging="1800"/>
      </w:pPr>
      <w:rPr>
        <w:rFonts w:hint="default"/>
      </w:rPr>
    </w:lvl>
  </w:abstractNum>
  <w:abstractNum w:abstractNumId="19">
    <w:nsid w:val="1FEB3A9C"/>
    <w:multiLevelType w:val="hybridMultilevel"/>
    <w:tmpl w:val="5EF2CA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26401533"/>
    <w:multiLevelType w:val="hybridMultilevel"/>
    <w:tmpl w:val="EB22314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A5B16EA"/>
    <w:multiLevelType w:val="hybridMultilevel"/>
    <w:tmpl w:val="03A66F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B8A7DFF"/>
    <w:multiLevelType w:val="hybridMultilevel"/>
    <w:tmpl w:val="E3A850F8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3">
    <w:nsid w:val="2BD96056"/>
    <w:multiLevelType w:val="hybridMultilevel"/>
    <w:tmpl w:val="8C0C1B52"/>
    <w:lvl w:ilvl="0" w:tplc="5AC46F4C">
      <w:start w:val="1"/>
      <w:numFmt w:val="decimal"/>
      <w:pStyle w:val="BAB2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E5233EA"/>
    <w:multiLevelType w:val="hybridMultilevel"/>
    <w:tmpl w:val="9BBC1A5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E5769EB"/>
    <w:multiLevelType w:val="hybridMultilevel"/>
    <w:tmpl w:val="2670F1B2"/>
    <w:lvl w:ilvl="0" w:tplc="01127E94">
      <w:start w:val="1"/>
      <w:numFmt w:val="decimal"/>
      <w:pStyle w:val="Heading2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E5D5A02"/>
    <w:multiLevelType w:val="hybridMultilevel"/>
    <w:tmpl w:val="803846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EB1043C"/>
    <w:multiLevelType w:val="hybridMultilevel"/>
    <w:tmpl w:val="4E6883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01D069E"/>
    <w:multiLevelType w:val="hybridMultilevel"/>
    <w:tmpl w:val="F29604C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30E92584"/>
    <w:multiLevelType w:val="multilevel"/>
    <w:tmpl w:val="8AFC8A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  <w:b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30">
    <w:nsid w:val="31CA5EB7"/>
    <w:multiLevelType w:val="hybridMultilevel"/>
    <w:tmpl w:val="965CAD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0972DDF"/>
    <w:multiLevelType w:val="hybridMultilevel"/>
    <w:tmpl w:val="0884EE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12D206C"/>
    <w:multiLevelType w:val="hybridMultilevel"/>
    <w:tmpl w:val="FC4EDA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4A544891"/>
    <w:multiLevelType w:val="hybridMultilevel"/>
    <w:tmpl w:val="2EC0FB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0935E85"/>
    <w:multiLevelType w:val="multilevel"/>
    <w:tmpl w:val="B9D0FF0C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>
    <w:nsid w:val="51D46B25"/>
    <w:multiLevelType w:val="hybridMultilevel"/>
    <w:tmpl w:val="4DD07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57D6943"/>
    <w:multiLevelType w:val="hybridMultilevel"/>
    <w:tmpl w:val="198445E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A6E7633"/>
    <w:multiLevelType w:val="hybridMultilevel"/>
    <w:tmpl w:val="7CD8F33E"/>
    <w:lvl w:ilvl="0" w:tplc="50822524">
      <w:start w:val="1"/>
      <w:numFmt w:val="decimal"/>
      <w:lvlText w:val="%1."/>
      <w:lvlJc w:val="left"/>
      <w:pPr>
        <w:ind w:left="107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8">
    <w:nsid w:val="653333CB"/>
    <w:multiLevelType w:val="hybridMultilevel"/>
    <w:tmpl w:val="7442846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66E34DFE"/>
    <w:multiLevelType w:val="hybridMultilevel"/>
    <w:tmpl w:val="8F02B7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725D17E9"/>
    <w:multiLevelType w:val="hybridMultilevel"/>
    <w:tmpl w:val="1BC810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89D7EB5"/>
    <w:multiLevelType w:val="multilevel"/>
    <w:tmpl w:val="1864F7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8D83EE9"/>
    <w:multiLevelType w:val="hybridMultilevel"/>
    <w:tmpl w:val="2F84642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E6D7802"/>
    <w:multiLevelType w:val="multilevel"/>
    <w:tmpl w:val="527493B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26"/>
  </w:num>
  <w:num w:numId="2">
    <w:abstractNumId w:val="16"/>
  </w:num>
  <w:num w:numId="3">
    <w:abstractNumId w:val="24"/>
  </w:num>
  <w:num w:numId="4">
    <w:abstractNumId w:val="6"/>
  </w:num>
  <w:num w:numId="5">
    <w:abstractNumId w:val="37"/>
  </w:num>
  <w:num w:numId="6">
    <w:abstractNumId w:val="25"/>
  </w:num>
  <w:num w:numId="7">
    <w:abstractNumId w:val="43"/>
  </w:num>
  <w:num w:numId="8">
    <w:abstractNumId w:val="19"/>
  </w:num>
  <w:num w:numId="9">
    <w:abstractNumId w:val="12"/>
  </w:num>
  <w:num w:numId="10">
    <w:abstractNumId w:val="42"/>
  </w:num>
  <w:num w:numId="11">
    <w:abstractNumId w:val="1"/>
  </w:num>
  <w:num w:numId="12">
    <w:abstractNumId w:val="7"/>
  </w:num>
  <w:num w:numId="13">
    <w:abstractNumId w:val="9"/>
  </w:num>
  <w:num w:numId="14">
    <w:abstractNumId w:val="4"/>
  </w:num>
  <w:num w:numId="15">
    <w:abstractNumId w:val="40"/>
  </w:num>
  <w:num w:numId="16">
    <w:abstractNumId w:val="11"/>
  </w:num>
  <w:num w:numId="17">
    <w:abstractNumId w:val="38"/>
  </w:num>
  <w:num w:numId="18">
    <w:abstractNumId w:val="36"/>
  </w:num>
  <w:num w:numId="19">
    <w:abstractNumId w:val="29"/>
  </w:num>
  <w:num w:numId="20">
    <w:abstractNumId w:val="23"/>
  </w:num>
  <w:num w:numId="21">
    <w:abstractNumId w:val="21"/>
  </w:num>
  <w:num w:numId="22">
    <w:abstractNumId w:val="15"/>
  </w:num>
  <w:num w:numId="23">
    <w:abstractNumId w:val="8"/>
  </w:num>
  <w:num w:numId="24">
    <w:abstractNumId w:val="13"/>
  </w:num>
  <w:num w:numId="25">
    <w:abstractNumId w:val="3"/>
  </w:num>
  <w:num w:numId="26">
    <w:abstractNumId w:val="41"/>
  </w:num>
  <w:num w:numId="27">
    <w:abstractNumId w:val="10"/>
  </w:num>
  <w:num w:numId="28">
    <w:abstractNumId w:val="5"/>
  </w:num>
  <w:num w:numId="29">
    <w:abstractNumId w:val="39"/>
  </w:num>
  <w:num w:numId="30">
    <w:abstractNumId w:val="31"/>
  </w:num>
  <w:num w:numId="31">
    <w:abstractNumId w:val="34"/>
  </w:num>
  <w:num w:numId="32">
    <w:abstractNumId w:val="33"/>
  </w:num>
  <w:num w:numId="33">
    <w:abstractNumId w:val="30"/>
  </w:num>
  <w:num w:numId="34">
    <w:abstractNumId w:val="35"/>
  </w:num>
  <w:num w:numId="35">
    <w:abstractNumId w:val="18"/>
  </w:num>
  <w:num w:numId="36">
    <w:abstractNumId w:val="22"/>
  </w:num>
  <w:num w:numId="37">
    <w:abstractNumId w:val="32"/>
  </w:num>
  <w:num w:numId="38">
    <w:abstractNumId w:val="28"/>
  </w:num>
  <w:num w:numId="39">
    <w:abstractNumId w:val="0"/>
  </w:num>
  <w:num w:numId="40">
    <w:abstractNumId w:val="20"/>
  </w:num>
  <w:num w:numId="41">
    <w:abstractNumId w:val="17"/>
  </w:num>
  <w:num w:numId="42">
    <w:abstractNumId w:val="14"/>
  </w:num>
  <w:num w:numId="43">
    <w:abstractNumId w:val="2"/>
  </w:num>
  <w:num w:numId="44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4EEE"/>
    <w:rsid w:val="000E1BFC"/>
    <w:rsid w:val="00171966"/>
    <w:rsid w:val="00182AEA"/>
    <w:rsid w:val="00220FEA"/>
    <w:rsid w:val="004B6AC7"/>
    <w:rsid w:val="005D68A8"/>
    <w:rsid w:val="00A2223B"/>
    <w:rsid w:val="00A224E2"/>
    <w:rsid w:val="00B04EEE"/>
    <w:rsid w:val="00B40A94"/>
    <w:rsid w:val="00BD4376"/>
    <w:rsid w:val="00C15511"/>
    <w:rsid w:val="00C87582"/>
    <w:rsid w:val="00D709D8"/>
    <w:rsid w:val="00E40F95"/>
    <w:rsid w:val="00E677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2AEA"/>
  </w:style>
  <w:style w:type="paragraph" w:styleId="Heading1">
    <w:name w:val="heading 1"/>
    <w:basedOn w:val="Normal"/>
    <w:next w:val="Normal"/>
    <w:link w:val="Heading1Char"/>
    <w:uiPriority w:val="1"/>
    <w:qFormat/>
    <w:rsid w:val="00C87582"/>
    <w:pPr>
      <w:tabs>
        <w:tab w:val="left" w:pos="1287"/>
      </w:tabs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1"/>
    <w:unhideWhenUsed/>
    <w:qFormat/>
    <w:rsid w:val="00C87582"/>
    <w:pPr>
      <w:numPr>
        <w:numId w:val="6"/>
      </w:numPr>
      <w:spacing w:after="0" w:line="480" w:lineRule="auto"/>
      <w:ind w:hanging="720"/>
      <w:jc w:val="both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709D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709D8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709D8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04E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4EEE"/>
  </w:style>
  <w:style w:type="paragraph" w:styleId="BalloonText">
    <w:name w:val="Balloon Text"/>
    <w:basedOn w:val="Normal"/>
    <w:link w:val="BalloonTextChar"/>
    <w:uiPriority w:val="99"/>
    <w:semiHidden/>
    <w:unhideWhenUsed/>
    <w:rsid w:val="00B04E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4EE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04E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4EEE"/>
  </w:style>
  <w:style w:type="paragraph" w:styleId="ListParagraph">
    <w:name w:val="List Paragraph"/>
    <w:aliases w:val="Body Text Char1,Char Char2,Body of text,List Paragraph1"/>
    <w:basedOn w:val="Normal"/>
    <w:link w:val="ListParagraphChar"/>
    <w:uiPriority w:val="1"/>
    <w:qFormat/>
    <w:rsid w:val="00220FEA"/>
    <w:pPr>
      <w:ind w:left="720"/>
      <w:contextualSpacing/>
    </w:pPr>
  </w:style>
  <w:style w:type="character" w:customStyle="1" w:styleId="ListParagraphChar">
    <w:name w:val="List Paragraph Char"/>
    <w:aliases w:val="Body Text Char1 Char,Char Char2 Char,Body of text Char,List Paragraph1 Char"/>
    <w:link w:val="ListParagraph"/>
    <w:uiPriority w:val="34"/>
    <w:locked/>
    <w:rsid w:val="00220FEA"/>
  </w:style>
  <w:style w:type="character" w:customStyle="1" w:styleId="Heading1Char">
    <w:name w:val="Heading 1 Char"/>
    <w:basedOn w:val="DefaultParagraphFont"/>
    <w:link w:val="Heading1"/>
    <w:uiPriority w:val="1"/>
    <w:rsid w:val="00C87582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1"/>
    <w:rsid w:val="00C87582"/>
    <w:rPr>
      <w:rFonts w:ascii="Times New Roman" w:hAnsi="Times New Roman" w:cs="Times New Roman"/>
      <w:b/>
      <w:sz w:val="24"/>
      <w:szCs w:val="24"/>
    </w:rPr>
  </w:style>
  <w:style w:type="table" w:styleId="TableGrid">
    <w:name w:val="Table Grid"/>
    <w:basedOn w:val="TableNormal"/>
    <w:uiPriority w:val="59"/>
    <w:rsid w:val="00C8758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D709D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09D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09D8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BAB2">
    <w:name w:val="BAB 2"/>
    <w:basedOn w:val="Heading2"/>
    <w:link w:val="BAB2Char"/>
    <w:qFormat/>
    <w:rsid w:val="00D709D8"/>
    <w:pPr>
      <w:numPr>
        <w:numId w:val="20"/>
      </w:numPr>
      <w:ind w:hanging="720"/>
    </w:pPr>
  </w:style>
  <w:style w:type="character" w:customStyle="1" w:styleId="BAB2Char">
    <w:name w:val="BAB 2 Char"/>
    <w:basedOn w:val="Heading2Char"/>
    <w:link w:val="BAB2"/>
    <w:rsid w:val="00D709D8"/>
    <w:rPr>
      <w:rFonts w:ascii="Times New Roman" w:hAnsi="Times New Roman" w:cs="Times New Roman"/>
      <w:b/>
      <w:sz w:val="24"/>
      <w:szCs w:val="24"/>
    </w:rPr>
  </w:style>
  <w:style w:type="paragraph" w:styleId="NoSpacing">
    <w:name w:val="No Spacing"/>
    <w:uiPriority w:val="1"/>
    <w:qFormat/>
    <w:rsid w:val="00BD4376"/>
    <w:pPr>
      <w:spacing w:after="0" w:line="240" w:lineRule="auto"/>
      <w:jc w:val="both"/>
    </w:pPr>
    <w:rPr>
      <w:rFonts w:ascii="Calibri" w:eastAsia="Calibri" w:hAnsi="Calibri" w:cs="Times New Roman"/>
      <w:lang w:val="id-ID"/>
    </w:rPr>
  </w:style>
  <w:style w:type="paragraph" w:customStyle="1" w:styleId="BAB3">
    <w:name w:val="BAB 3"/>
    <w:basedOn w:val="Normal"/>
    <w:link w:val="BAB3Char"/>
    <w:qFormat/>
    <w:rsid w:val="00BD4376"/>
    <w:pPr>
      <w:spacing w:after="0" w:line="480" w:lineRule="auto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BAB3Char">
    <w:name w:val="BAB 3 Char"/>
    <w:basedOn w:val="DefaultParagraphFont"/>
    <w:link w:val="BAB3"/>
    <w:rsid w:val="00BD4376"/>
    <w:rPr>
      <w:rFonts w:ascii="Times New Roman" w:hAnsi="Times New Roman" w:cs="Times New Roman"/>
      <w:b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BD4376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m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82AEA"/>
  </w:style>
  <w:style w:type="paragraph" w:styleId="Heading1">
    <w:name w:val="heading 1"/>
    <w:basedOn w:val="Normal"/>
    <w:next w:val="Normal"/>
    <w:link w:val="Heading1Char"/>
    <w:uiPriority w:val="1"/>
    <w:qFormat/>
    <w:rsid w:val="00C87582"/>
    <w:pPr>
      <w:tabs>
        <w:tab w:val="left" w:pos="1287"/>
      </w:tabs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ListParagraph"/>
    <w:next w:val="Normal"/>
    <w:link w:val="Heading2Char"/>
    <w:uiPriority w:val="1"/>
    <w:unhideWhenUsed/>
    <w:qFormat/>
    <w:rsid w:val="00C87582"/>
    <w:pPr>
      <w:numPr>
        <w:numId w:val="6"/>
      </w:numPr>
      <w:spacing w:after="0" w:line="480" w:lineRule="auto"/>
      <w:ind w:hanging="720"/>
      <w:jc w:val="both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709D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709D8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709D8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B04E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4EEE"/>
  </w:style>
  <w:style w:type="paragraph" w:styleId="BalloonText">
    <w:name w:val="Balloon Text"/>
    <w:basedOn w:val="Normal"/>
    <w:link w:val="BalloonTextChar"/>
    <w:uiPriority w:val="99"/>
    <w:semiHidden/>
    <w:unhideWhenUsed/>
    <w:rsid w:val="00B04EE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4EE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04EE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4EEE"/>
  </w:style>
  <w:style w:type="paragraph" w:styleId="ListParagraph">
    <w:name w:val="List Paragraph"/>
    <w:aliases w:val="Body Text Char1,Char Char2,Body of text,List Paragraph1"/>
    <w:basedOn w:val="Normal"/>
    <w:link w:val="ListParagraphChar"/>
    <w:uiPriority w:val="1"/>
    <w:qFormat/>
    <w:rsid w:val="00220FEA"/>
    <w:pPr>
      <w:ind w:left="720"/>
      <w:contextualSpacing/>
    </w:pPr>
  </w:style>
  <w:style w:type="character" w:customStyle="1" w:styleId="ListParagraphChar">
    <w:name w:val="List Paragraph Char"/>
    <w:aliases w:val="Body Text Char1 Char,Char Char2 Char,Body of text Char,List Paragraph1 Char"/>
    <w:link w:val="ListParagraph"/>
    <w:uiPriority w:val="34"/>
    <w:locked/>
    <w:rsid w:val="00220FEA"/>
  </w:style>
  <w:style w:type="character" w:customStyle="1" w:styleId="Heading1Char">
    <w:name w:val="Heading 1 Char"/>
    <w:basedOn w:val="DefaultParagraphFont"/>
    <w:link w:val="Heading1"/>
    <w:uiPriority w:val="1"/>
    <w:rsid w:val="00C87582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1"/>
    <w:rsid w:val="00C87582"/>
    <w:rPr>
      <w:rFonts w:ascii="Times New Roman" w:hAnsi="Times New Roman" w:cs="Times New Roman"/>
      <w:b/>
      <w:sz w:val="24"/>
      <w:szCs w:val="24"/>
    </w:rPr>
  </w:style>
  <w:style w:type="table" w:styleId="TableGrid">
    <w:name w:val="Table Grid"/>
    <w:basedOn w:val="TableNormal"/>
    <w:uiPriority w:val="59"/>
    <w:rsid w:val="00C8758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D709D8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09D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09D8"/>
    <w:rPr>
      <w:rFonts w:asciiTheme="majorHAnsi" w:eastAsiaTheme="majorEastAsia" w:hAnsiTheme="majorHAnsi" w:cstheme="majorBidi"/>
      <w:color w:val="243F60" w:themeColor="accent1" w:themeShade="7F"/>
    </w:rPr>
  </w:style>
  <w:style w:type="paragraph" w:customStyle="1" w:styleId="BAB2">
    <w:name w:val="BAB 2"/>
    <w:basedOn w:val="Heading2"/>
    <w:link w:val="BAB2Char"/>
    <w:qFormat/>
    <w:rsid w:val="00D709D8"/>
    <w:pPr>
      <w:numPr>
        <w:numId w:val="20"/>
      </w:numPr>
      <w:ind w:hanging="720"/>
    </w:pPr>
  </w:style>
  <w:style w:type="character" w:customStyle="1" w:styleId="BAB2Char">
    <w:name w:val="BAB 2 Char"/>
    <w:basedOn w:val="Heading2Char"/>
    <w:link w:val="BAB2"/>
    <w:rsid w:val="00D709D8"/>
    <w:rPr>
      <w:rFonts w:ascii="Times New Roman" w:hAnsi="Times New Roman" w:cs="Times New Roman"/>
      <w:b/>
      <w:sz w:val="24"/>
      <w:szCs w:val="24"/>
    </w:rPr>
  </w:style>
  <w:style w:type="paragraph" w:styleId="NoSpacing">
    <w:name w:val="No Spacing"/>
    <w:uiPriority w:val="1"/>
    <w:qFormat/>
    <w:rsid w:val="00BD4376"/>
    <w:pPr>
      <w:spacing w:after="0" w:line="240" w:lineRule="auto"/>
      <w:jc w:val="both"/>
    </w:pPr>
    <w:rPr>
      <w:rFonts w:ascii="Calibri" w:eastAsia="Calibri" w:hAnsi="Calibri" w:cs="Times New Roman"/>
      <w:lang w:val="id-ID"/>
    </w:rPr>
  </w:style>
  <w:style w:type="paragraph" w:customStyle="1" w:styleId="BAB3">
    <w:name w:val="BAB 3"/>
    <w:basedOn w:val="Normal"/>
    <w:link w:val="BAB3Char"/>
    <w:qFormat/>
    <w:rsid w:val="00BD4376"/>
    <w:pPr>
      <w:spacing w:after="0" w:line="480" w:lineRule="auto"/>
      <w:jc w:val="both"/>
    </w:pPr>
    <w:rPr>
      <w:rFonts w:ascii="Times New Roman" w:hAnsi="Times New Roman" w:cs="Times New Roman"/>
      <w:b/>
      <w:sz w:val="24"/>
      <w:szCs w:val="24"/>
    </w:rPr>
  </w:style>
  <w:style w:type="character" w:customStyle="1" w:styleId="BAB3Char">
    <w:name w:val="BAB 3 Char"/>
    <w:basedOn w:val="DefaultParagraphFont"/>
    <w:link w:val="BAB3"/>
    <w:rsid w:val="00BD4376"/>
    <w:rPr>
      <w:rFonts w:ascii="Times New Roman" w:hAnsi="Times New Roman" w:cs="Times New Roman"/>
      <w:b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BD4376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lang w:val="m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54</Words>
  <Characters>316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3</dc:creator>
  <cp:lastModifiedBy>berkah3</cp:lastModifiedBy>
  <cp:revision>2</cp:revision>
  <dcterms:created xsi:type="dcterms:W3CDTF">2022-09-03T05:11:00Z</dcterms:created>
  <dcterms:modified xsi:type="dcterms:W3CDTF">2022-09-03T05:11:00Z</dcterms:modified>
</cp:coreProperties>
</file>